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B8563D">
          <w:pPr>
            <w:pStyle w:val="NoSpacing"/>
          </w:pPr>
          <w:r>
            <w:t>Your Name</w:t>
          </w:r>
        </w:p>
      </w:sdtContent>
    </w:sdt>
    <w:p w:rsidR="00E614DD" w:rsidRDefault="00C7520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7520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7520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F0B0F" w:rsidRDefault="00B8563D" w:rsidP="00EF0B0F">
      <w:pPr>
        <w:jc w:val="center"/>
        <w:rPr>
          <w:rFonts w:asciiTheme="majorHAnsi" w:eastAsiaTheme="majorEastAsia" w:hAnsiTheme="majorHAnsi" w:cstheme="majorBidi"/>
          <w:kern w:val="28"/>
        </w:rPr>
      </w:pPr>
      <w:r w:rsidRPr="00EF0B0F">
        <w:rPr>
          <w:rFonts w:asciiTheme="majorHAnsi" w:eastAsiaTheme="majorEastAsia" w:hAnsiTheme="majorHAnsi" w:cstheme="majorBidi"/>
          <w:kern w:val="28"/>
        </w:rPr>
        <w:t>Research Essay</w:t>
      </w:r>
    </w:p>
    <w:p w:rsidR="00E614DD" w:rsidRDefault="00B8563D" w:rsidP="00694EB7">
      <w:r>
        <w:t xml:space="preserve">A good man is hard to find is a book written by the American author Flannery O'Connor. </w:t>
      </w:r>
      <w:r w:rsidR="00D91D34">
        <w:t xml:space="preserve">That is the tale of a serial killer at large namely The Misfit, in addition to The Displaced Person and eight other stories. </w:t>
      </w:r>
      <w:r w:rsidR="00694EB7">
        <w:t>This</w:t>
      </w:r>
      <w:r w:rsidR="00D0376C" w:rsidRPr="006E62C5">
        <w:t xml:space="preserve"> short story A Good Man is Hard to Find” </w:t>
      </w:r>
      <w:r w:rsidR="004E734D" w:rsidRPr="006E62C5">
        <w:t>positions</w:t>
      </w:r>
      <w:r w:rsidR="00D0376C" w:rsidRPr="006E62C5">
        <w:t xml:space="preserve"> as the American </w:t>
      </w:r>
      <w:proofErr w:type="gramStart"/>
      <w:r w:rsidR="00D0376C" w:rsidRPr="006E62C5">
        <w:t>Gothic</w:t>
      </w:r>
      <w:proofErr w:type="gramEnd"/>
      <w:r w:rsidR="00D0376C" w:rsidRPr="006E62C5">
        <w:t xml:space="preserve"> </w:t>
      </w:r>
      <w:r w:rsidR="004E734D" w:rsidRPr="006E62C5">
        <w:t>author</w:t>
      </w:r>
      <w:r w:rsidR="00D0376C" w:rsidRPr="006E62C5">
        <w:t xml:space="preserve"> Flannery O’Connor’s </w:t>
      </w:r>
      <w:r w:rsidR="004E734D" w:rsidRPr="006E62C5">
        <w:t>utmost</w:t>
      </w:r>
      <w:r w:rsidR="00D0376C" w:rsidRPr="006E62C5">
        <w:t xml:space="preserve"> </w:t>
      </w:r>
      <w:r w:rsidR="004E734D" w:rsidRPr="006E62C5">
        <w:t>upsetting</w:t>
      </w:r>
      <w:r w:rsidR="00D0376C" w:rsidRPr="006E62C5">
        <w:t xml:space="preserve"> </w:t>
      </w:r>
      <w:r w:rsidR="004E734D" w:rsidRPr="006E62C5">
        <w:t>piece</w:t>
      </w:r>
      <w:r w:rsidR="00D0376C" w:rsidRPr="006E62C5">
        <w:t xml:space="preserve"> of </w:t>
      </w:r>
      <w:r w:rsidR="004E734D" w:rsidRPr="006E62C5">
        <w:t>literature</w:t>
      </w:r>
      <w:r w:rsidR="00D0376C" w:rsidRPr="006E62C5">
        <w:t xml:space="preserve">. </w:t>
      </w:r>
      <w:r w:rsidR="004E734D" w:rsidRPr="006E62C5">
        <w:t>A</w:t>
      </w:r>
      <w:r w:rsidR="00D0376C" w:rsidRPr="006E62C5">
        <w:t xml:space="preserve"> southern </w:t>
      </w:r>
      <w:r w:rsidR="004E734D" w:rsidRPr="006E62C5">
        <w:t>household</w:t>
      </w:r>
      <w:r w:rsidR="00D0376C" w:rsidRPr="006E62C5">
        <w:t xml:space="preserve"> is </w:t>
      </w:r>
      <w:r w:rsidR="004E734D" w:rsidRPr="006E62C5">
        <w:t>going on</w:t>
      </w:r>
      <w:r w:rsidR="00D0376C" w:rsidRPr="006E62C5">
        <w:t xml:space="preserve"> a vacation to Florida, </w:t>
      </w:r>
      <w:r w:rsidR="004E734D" w:rsidRPr="006E62C5">
        <w:t>nonetheless</w:t>
      </w:r>
      <w:r w:rsidR="00D0376C" w:rsidRPr="006E62C5">
        <w:t xml:space="preserve">, the </w:t>
      </w:r>
      <w:r w:rsidR="004E734D" w:rsidRPr="006E62C5">
        <w:t>actual</w:t>
      </w:r>
      <w:r w:rsidR="00D0376C" w:rsidRPr="006E62C5">
        <w:t xml:space="preserve"> </w:t>
      </w:r>
      <w:r w:rsidR="004E734D" w:rsidRPr="006E62C5">
        <w:t>expedition</w:t>
      </w:r>
      <w:r w:rsidR="00D0376C" w:rsidRPr="006E62C5">
        <w:t xml:space="preserve"> </w:t>
      </w:r>
      <w:r w:rsidR="004E734D" w:rsidRPr="006E62C5">
        <w:t>occurs</w:t>
      </w:r>
      <w:r w:rsidR="00D0376C" w:rsidRPr="006E62C5">
        <w:t xml:space="preserve"> inside </w:t>
      </w:r>
      <w:r w:rsidR="004E734D" w:rsidRPr="006E62C5">
        <w:t>the lives of the family</w:t>
      </w:r>
      <w:r w:rsidR="00D0376C" w:rsidRPr="006E62C5">
        <w:t xml:space="preserve">. One </w:t>
      </w:r>
      <w:r w:rsidR="004E734D" w:rsidRPr="006E62C5">
        <w:t>query</w:t>
      </w:r>
      <w:r w:rsidR="00D0376C" w:rsidRPr="006E62C5">
        <w:t xml:space="preserve"> that </w:t>
      </w:r>
      <w:r w:rsidR="004E734D" w:rsidRPr="006E62C5">
        <w:t>is there</w:t>
      </w:r>
      <w:r w:rsidR="00D0376C" w:rsidRPr="006E62C5">
        <w:t xml:space="preserve"> in the </w:t>
      </w:r>
      <w:r w:rsidR="004E734D" w:rsidRPr="006E62C5">
        <w:t>tale</w:t>
      </w:r>
      <w:r w:rsidR="00D0376C" w:rsidRPr="006E62C5">
        <w:t xml:space="preserve"> is </w:t>
      </w:r>
      <w:r w:rsidR="00694EB7" w:rsidRPr="006E62C5">
        <w:t>whatever</w:t>
      </w:r>
      <w:r w:rsidR="00D0376C" w:rsidRPr="006E62C5">
        <w:t xml:space="preserve"> the </w:t>
      </w:r>
      <w:r w:rsidR="004E734D" w:rsidRPr="006E62C5">
        <w:t>description</w:t>
      </w:r>
      <w:r w:rsidR="00D0376C" w:rsidRPr="006E62C5">
        <w:t xml:space="preserve"> of a good man is and </w:t>
      </w:r>
      <w:r w:rsidR="004E734D" w:rsidRPr="006E62C5">
        <w:t>why they are</w:t>
      </w:r>
      <w:r w:rsidR="00D0376C" w:rsidRPr="006E62C5">
        <w:t xml:space="preserve"> so few </w:t>
      </w:r>
      <w:r w:rsidR="004E734D" w:rsidRPr="006E62C5">
        <w:t>in number remaining</w:t>
      </w:r>
      <w:r w:rsidR="00D0376C" w:rsidRPr="006E62C5">
        <w:t xml:space="preserve"> in the </w:t>
      </w:r>
      <w:r w:rsidR="00694EB7">
        <w:t>domain</w:t>
      </w:r>
      <w:r w:rsidR="00D0376C" w:rsidRPr="006E62C5">
        <w:t xml:space="preserve">. </w:t>
      </w:r>
      <w:r w:rsidR="004E734D" w:rsidRPr="006E62C5">
        <w:t>Numerous</w:t>
      </w:r>
      <w:r w:rsidR="00D0376C" w:rsidRPr="006E62C5">
        <w:t xml:space="preserve"> </w:t>
      </w:r>
      <w:r w:rsidR="00694EB7" w:rsidRPr="006E62C5">
        <w:t>typescripts</w:t>
      </w:r>
      <w:r w:rsidR="00694EB7">
        <w:t xml:space="preserve"> in this</w:t>
      </w:r>
      <w:r w:rsidR="00D0376C" w:rsidRPr="006E62C5">
        <w:t xml:space="preserve"> </w:t>
      </w:r>
      <w:r w:rsidR="00694EB7">
        <w:t>short story</w:t>
      </w:r>
      <w:r w:rsidR="00D0376C" w:rsidRPr="006E62C5">
        <w:t xml:space="preserve"> </w:t>
      </w:r>
      <w:r w:rsidR="004E734D" w:rsidRPr="006E62C5">
        <w:t>consider</w:t>
      </w:r>
      <w:r w:rsidR="00D0376C" w:rsidRPr="006E62C5">
        <w:t xml:space="preserve"> themselves as good </w:t>
      </w:r>
      <w:r w:rsidR="00694EB7">
        <w:t>individuals</w:t>
      </w:r>
      <w:r w:rsidR="00D0376C" w:rsidRPr="006E62C5">
        <w:t xml:space="preserve"> </w:t>
      </w:r>
      <w:r w:rsidR="004E734D" w:rsidRPr="006E62C5">
        <w:t>grounded</w:t>
      </w:r>
      <w:r w:rsidR="00D0376C" w:rsidRPr="006E62C5">
        <w:t xml:space="preserve"> on </w:t>
      </w:r>
      <w:r w:rsidR="004E734D" w:rsidRPr="006E62C5">
        <w:t>ethical</w:t>
      </w:r>
      <w:r w:rsidR="00D0376C" w:rsidRPr="006E62C5">
        <w:t xml:space="preserve"> </w:t>
      </w:r>
      <w:r w:rsidR="00694EB7">
        <w:t>values</w:t>
      </w:r>
      <w:r w:rsidR="00D0376C" w:rsidRPr="006E62C5">
        <w:t xml:space="preserve"> that they </w:t>
      </w:r>
      <w:r w:rsidR="00694EB7">
        <w:t>believe in</w:t>
      </w:r>
      <w:r w:rsidR="00D0376C" w:rsidRPr="006E62C5">
        <w:t xml:space="preserve">. </w:t>
      </w:r>
      <w:r w:rsidR="004E734D" w:rsidRPr="006E62C5">
        <w:t>Such</w:t>
      </w:r>
      <w:r w:rsidR="00D0376C" w:rsidRPr="006E62C5">
        <w:t xml:space="preserve"> </w:t>
      </w:r>
      <w:r w:rsidR="004E734D" w:rsidRPr="006E62C5">
        <w:t>ethical</w:t>
      </w:r>
      <w:r w:rsidR="00D0376C" w:rsidRPr="006E62C5">
        <w:t xml:space="preserve"> codes are </w:t>
      </w:r>
      <w:r w:rsidR="004E734D" w:rsidRPr="006E62C5">
        <w:t>intensely</w:t>
      </w:r>
      <w:r w:rsidR="00D0376C" w:rsidRPr="006E62C5">
        <w:t xml:space="preserve"> </w:t>
      </w:r>
      <w:r w:rsidR="004E734D" w:rsidRPr="006E62C5">
        <w:t>defective</w:t>
      </w:r>
      <w:r w:rsidR="00D0376C" w:rsidRPr="006E62C5">
        <w:t xml:space="preserve"> </w:t>
      </w:r>
      <w:r w:rsidR="004E734D" w:rsidRPr="006E62C5">
        <w:t>nevertheless</w:t>
      </w:r>
      <w:r w:rsidR="00D0376C" w:rsidRPr="006E62C5">
        <w:t xml:space="preserve">, leaving </w:t>
      </w:r>
      <w:r w:rsidR="004E734D" w:rsidRPr="006E62C5">
        <w:t>every single</w:t>
      </w:r>
      <w:r w:rsidR="00D0376C" w:rsidRPr="006E62C5">
        <w:t xml:space="preserve"> </w:t>
      </w:r>
      <w:r w:rsidR="00694EB7">
        <w:t>person</w:t>
      </w:r>
      <w:r w:rsidR="00D0376C" w:rsidRPr="006E62C5">
        <w:t xml:space="preserve"> blinded by their </w:t>
      </w:r>
      <w:r w:rsidR="00A3178E" w:rsidRPr="006E62C5">
        <w:t>personal</w:t>
      </w:r>
      <w:r w:rsidR="00D0376C" w:rsidRPr="006E62C5">
        <w:t xml:space="preserve"> </w:t>
      </w:r>
      <w:r w:rsidR="00A3178E" w:rsidRPr="006E62C5">
        <w:t>sanctimoniousness</w:t>
      </w:r>
      <w:r w:rsidR="00D0376C" w:rsidRPr="006E62C5">
        <w:t>.</w:t>
      </w:r>
      <w:r w:rsidR="00D0376C">
        <w:t xml:space="preserve"> </w:t>
      </w:r>
      <w:r w:rsidR="004E734D">
        <w:t>The story aims to unfold the moral corruption of humans and their self-realization with the shattering of their fake pride.</w:t>
      </w:r>
    </w:p>
    <w:p w:rsidR="004E734D" w:rsidRDefault="00B8563D" w:rsidP="00C75200">
      <w:r>
        <w:t xml:space="preserve">The </w:t>
      </w:r>
      <w:r w:rsidR="00A3178E">
        <w:t>Granny</w:t>
      </w:r>
      <w:r>
        <w:t xml:space="preserve"> </w:t>
      </w:r>
      <w:r w:rsidR="00A3178E">
        <w:t>recognizes</w:t>
      </w:r>
      <w:r>
        <w:t xml:space="preserve"> herself as </w:t>
      </w:r>
      <w:r w:rsidR="00694EB7">
        <w:t>the one with</w:t>
      </w:r>
      <w:r>
        <w:t xml:space="preserve"> the </w:t>
      </w:r>
      <w:r w:rsidR="00A3178E">
        <w:t>finest</w:t>
      </w:r>
      <w:r>
        <w:t xml:space="preserve"> </w:t>
      </w:r>
      <w:r w:rsidR="00A3178E">
        <w:t>standards</w:t>
      </w:r>
      <w:r>
        <w:t xml:space="preserve">. She </w:t>
      </w:r>
      <w:r w:rsidR="00A3178E">
        <w:t>absolutely</w:t>
      </w:r>
      <w:r>
        <w:t xml:space="preserve"> overdresses for the </w:t>
      </w:r>
      <w:r w:rsidR="00A3178E">
        <w:t>tour in a fancy</w:t>
      </w:r>
      <w:r>
        <w:t xml:space="preserve"> hat and </w:t>
      </w:r>
      <w:r w:rsidR="00A3178E">
        <w:t>necklines</w:t>
      </w:r>
      <w:r>
        <w:t xml:space="preserve"> and </w:t>
      </w:r>
      <w:r w:rsidR="00A3178E">
        <w:t>bracelets</w:t>
      </w:r>
      <w:r>
        <w:t xml:space="preserve">, </w:t>
      </w:r>
      <w:r w:rsidR="00A3178E">
        <w:t>with the intention that</w:t>
      </w:r>
      <w:r>
        <w:t xml:space="preserve"> if there was </w:t>
      </w:r>
      <w:r w:rsidR="00A3178E">
        <w:t>a</w:t>
      </w:r>
      <w:r>
        <w:t xml:space="preserve"> </w:t>
      </w:r>
      <w:r w:rsidR="00A3178E">
        <w:t>calamity</w:t>
      </w:r>
      <w:r>
        <w:t xml:space="preserve">, </w:t>
      </w:r>
      <w:r w:rsidR="00A3178E">
        <w:t>folks</w:t>
      </w:r>
      <w:r>
        <w:t xml:space="preserve"> would </w:t>
      </w:r>
      <w:r w:rsidR="00A3178E">
        <w:t>distinguish</w:t>
      </w:r>
      <w:r>
        <w:t xml:space="preserve"> </w:t>
      </w:r>
      <w:r w:rsidR="00A3178E">
        <w:t xml:space="preserve">that she </w:t>
      </w:r>
      <w:r w:rsidR="00694EB7">
        <w:t>is</w:t>
      </w:r>
      <w:r w:rsidR="00A3178E">
        <w:t xml:space="preserve"> a lady</w:t>
      </w:r>
      <w:r>
        <w:t xml:space="preserve">. The </w:t>
      </w:r>
      <w:r w:rsidR="00A3178E">
        <w:t>speaker</w:t>
      </w:r>
      <w:r>
        <w:t xml:space="preserve"> </w:t>
      </w:r>
      <w:r w:rsidR="00694EB7">
        <w:t>brings it to the light</w:t>
      </w:r>
      <w:r>
        <w:t xml:space="preserve"> that she </w:t>
      </w:r>
      <w:r w:rsidR="00A3178E">
        <w:t>belittles</w:t>
      </w:r>
      <w:r>
        <w:t xml:space="preserve"> other </w:t>
      </w:r>
      <w:r w:rsidR="00A3178E">
        <w:t>persons</w:t>
      </w:r>
      <w:r>
        <w:t xml:space="preserve"> </w:t>
      </w:r>
      <w:r w:rsidR="00A3178E">
        <w:t>too</w:t>
      </w:r>
      <w:r>
        <w:t xml:space="preserve">. In the </w:t>
      </w:r>
      <w:r w:rsidR="00A3178E">
        <w:t>start</w:t>
      </w:r>
      <w:r w:rsidR="00694EB7">
        <w:t xml:space="preserve"> of this</w:t>
      </w:r>
      <w:r>
        <w:t xml:space="preserve"> </w:t>
      </w:r>
      <w:r w:rsidR="00694EB7">
        <w:t>narrative</w:t>
      </w:r>
      <w:r>
        <w:t xml:space="preserve">, she </w:t>
      </w:r>
      <w:r w:rsidR="00A3178E">
        <w:t xml:space="preserve">condemns the mama of children for </w:t>
      </w:r>
      <w:r>
        <w:t xml:space="preserve">not taking the </w:t>
      </w:r>
      <w:r w:rsidR="00A3178E">
        <w:t>kids</w:t>
      </w:r>
      <w:r>
        <w:t xml:space="preserve"> to </w:t>
      </w:r>
      <w:r w:rsidR="00A3178E">
        <w:t>diverse</w:t>
      </w:r>
      <w:r>
        <w:t xml:space="preserve"> </w:t>
      </w:r>
      <w:r w:rsidR="00A3178E">
        <w:t>areas</w:t>
      </w:r>
      <w:r>
        <w:t xml:space="preserve"> of the </w:t>
      </w:r>
      <w:r w:rsidR="00694EB7">
        <w:t>biosphere</w:t>
      </w:r>
      <w:r>
        <w:t xml:space="preserve"> and being </w:t>
      </w:r>
      <w:r w:rsidR="00A3178E">
        <w:t>extensive</w:t>
      </w:r>
      <w:r>
        <w:t xml:space="preserve"> and </w:t>
      </w:r>
      <w:r w:rsidR="00A3178E">
        <w:t xml:space="preserve">asks John Wesley that he </w:t>
      </w:r>
      <w:r w:rsidR="00694EB7">
        <w:t>must</w:t>
      </w:r>
      <w:r>
        <w:t xml:space="preserve"> be </w:t>
      </w:r>
      <w:r w:rsidR="00A3178E">
        <w:t>extra</w:t>
      </w:r>
      <w:r>
        <w:t xml:space="preserve"> </w:t>
      </w:r>
      <w:r w:rsidR="00A3178E">
        <w:t>reverential</w:t>
      </w:r>
      <w:r>
        <w:t xml:space="preserve"> of his </w:t>
      </w:r>
      <w:r w:rsidR="00A3178E">
        <w:t>original state-run and his parents</w:t>
      </w:r>
      <w:r>
        <w:t xml:space="preserve">. </w:t>
      </w:r>
      <w:r w:rsidR="00A3178E">
        <w:t>In spite of</w:t>
      </w:r>
      <w:r>
        <w:t xml:space="preserve"> being so </w:t>
      </w:r>
      <w:r w:rsidR="00A3178E">
        <w:t>hypercritical</w:t>
      </w:r>
      <w:r>
        <w:t xml:space="preserve">, the </w:t>
      </w:r>
      <w:r w:rsidR="00A3178E">
        <w:t>Grandma</w:t>
      </w:r>
      <w:r>
        <w:t xml:space="preserve"> never </w:t>
      </w:r>
      <w:r w:rsidR="00A3178E">
        <w:t>critiques</w:t>
      </w:r>
      <w:r>
        <w:t xml:space="preserve"> her </w:t>
      </w:r>
      <w:r w:rsidR="00A3178E">
        <w:t>personal</w:t>
      </w:r>
      <w:r>
        <w:t xml:space="preserve"> </w:t>
      </w:r>
      <w:r w:rsidR="00A3178E">
        <w:t>deceitfulness</w:t>
      </w:r>
      <w:r>
        <w:t xml:space="preserve">, </w:t>
      </w:r>
      <w:r w:rsidR="00A3178E">
        <w:t>pretense</w:t>
      </w:r>
      <w:r>
        <w:t xml:space="preserve">, and </w:t>
      </w:r>
      <w:r w:rsidR="00A3178E">
        <w:lastRenderedPageBreak/>
        <w:t>egocentricity</w:t>
      </w:r>
      <w:r>
        <w:t xml:space="preserve">. When she </w:t>
      </w:r>
      <w:r w:rsidR="00A3178E">
        <w:t>critiques</w:t>
      </w:r>
      <w:r>
        <w:t xml:space="preserve"> John Wesley </w:t>
      </w:r>
      <w:r w:rsidR="00A3178E">
        <w:t>regarding</w:t>
      </w:r>
      <w:r>
        <w:t xml:space="preserve"> the </w:t>
      </w:r>
      <w:r w:rsidR="00694EB7">
        <w:t>region</w:t>
      </w:r>
      <w:r>
        <w:t xml:space="preserve">, she </w:t>
      </w:r>
      <w:r w:rsidR="00694EB7">
        <w:t>refers to</w:t>
      </w:r>
      <w:r>
        <w:t xml:space="preserve"> a </w:t>
      </w:r>
      <w:r w:rsidR="00694EB7">
        <w:t>young</w:t>
      </w:r>
      <w:r>
        <w:t xml:space="preserve"> black </w:t>
      </w:r>
      <w:r w:rsidR="00A3178E">
        <w:t xml:space="preserve">lad </w:t>
      </w:r>
      <w:r>
        <w:t xml:space="preserve">a cute </w:t>
      </w:r>
      <w:proofErr w:type="spellStart"/>
      <w:r>
        <w:t>pickaninny</w:t>
      </w:r>
      <w:proofErr w:type="spellEnd"/>
      <w:r w:rsidR="00A3178E">
        <w:t xml:space="preserve"> </w:t>
      </w:r>
      <w:r>
        <w:t xml:space="preserve">in </w:t>
      </w:r>
      <w:r w:rsidR="00A3178E">
        <w:t>that very</w:t>
      </w:r>
      <w:r>
        <w:t xml:space="preserve"> sentence. She </w:t>
      </w:r>
      <w:r w:rsidR="00A3178E">
        <w:t>far along</w:t>
      </w:r>
      <w:r>
        <w:t xml:space="preserve"> </w:t>
      </w:r>
      <w:r w:rsidR="00A3178E">
        <w:t>speaks</w:t>
      </w:r>
      <w:r>
        <w:t xml:space="preserve"> that </w:t>
      </w:r>
      <w:r w:rsidR="00694EB7">
        <w:t>young</w:t>
      </w:r>
      <w:r>
        <w:t xml:space="preserve"> black </w:t>
      </w:r>
      <w:r w:rsidR="002D1A2B">
        <w:t>children</w:t>
      </w:r>
      <w:r>
        <w:t xml:space="preserve"> do not </w:t>
      </w:r>
      <w:r w:rsidR="002D1A2B">
        <w:t xml:space="preserve">possess things </w:t>
      </w:r>
      <w:r w:rsidR="00694EB7">
        <w:t>as</w:t>
      </w:r>
      <w:r w:rsidR="002D1A2B">
        <w:t xml:space="preserve"> they </w:t>
      </w:r>
      <w:r w:rsidR="00694EB7">
        <w:t>have</w:t>
      </w:r>
      <w:r w:rsidR="002D1A2B">
        <w:t xml:space="preserve"> and that </w:t>
      </w:r>
      <w:r>
        <w:t xml:space="preserve">if she </w:t>
      </w:r>
      <w:r w:rsidR="00694EB7">
        <w:t>might</w:t>
      </w:r>
      <w:r>
        <w:t xml:space="preserve"> </w:t>
      </w:r>
      <w:r w:rsidR="002D1A2B">
        <w:t>draw</w:t>
      </w:r>
      <w:r>
        <w:t xml:space="preserve">, she would </w:t>
      </w:r>
      <w:r w:rsidR="002D1A2B">
        <w:t>draw</w:t>
      </w:r>
      <w:r>
        <w:t xml:space="preserve"> that </w:t>
      </w:r>
      <w:r w:rsidR="002D1A2B">
        <w:t>image.</w:t>
      </w:r>
      <w:r>
        <w:t xml:space="preserve"> The </w:t>
      </w:r>
      <w:r w:rsidR="002D1A2B">
        <w:t>Grandma</w:t>
      </w:r>
      <w:r>
        <w:t xml:space="preserve"> </w:t>
      </w:r>
      <w:r w:rsidR="002D1A2B">
        <w:t>splatters</w:t>
      </w:r>
      <w:r>
        <w:t xml:space="preserve"> this </w:t>
      </w:r>
      <w:r w:rsidR="002D1A2B">
        <w:t>depiction</w:t>
      </w:r>
      <w:r>
        <w:t xml:space="preserve"> </w:t>
      </w:r>
      <w:r w:rsidR="002D1A2B">
        <w:t>afterward</w:t>
      </w:r>
      <w:r>
        <w:t xml:space="preserve"> with a </w:t>
      </w:r>
      <w:r w:rsidR="002D1A2B">
        <w:t>quixotic</w:t>
      </w:r>
      <w:r>
        <w:t xml:space="preserve"> story of the </w:t>
      </w:r>
      <w:r w:rsidR="002D1A2B">
        <w:t>noble</w:t>
      </w:r>
      <w:r>
        <w:t xml:space="preserve"> </w:t>
      </w:r>
      <w:r w:rsidR="002D1A2B">
        <w:t>ancient</w:t>
      </w:r>
      <w:r>
        <w:t xml:space="preserve"> </w:t>
      </w:r>
      <w:r w:rsidR="002D1A2B">
        <w:t>times</w:t>
      </w:r>
      <w:r>
        <w:t xml:space="preserve"> on the Southern </w:t>
      </w:r>
      <w:r w:rsidR="002D1A2B">
        <w:t>agricultural estate</w:t>
      </w:r>
      <w:r>
        <w:t xml:space="preserve">. Her </w:t>
      </w:r>
      <w:r w:rsidR="002D1A2B">
        <w:t>classification</w:t>
      </w:r>
      <w:r>
        <w:t xml:space="preserve"> of a good man is </w:t>
      </w:r>
      <w:r w:rsidR="002D1A2B">
        <w:t>further</w:t>
      </w:r>
      <w:r>
        <w:t xml:space="preserve"> </w:t>
      </w:r>
      <w:r w:rsidR="002D1A2B">
        <w:t>damaged</w:t>
      </w:r>
      <w:r w:rsidR="006E62C5">
        <w:t xml:space="preserve"> </w:t>
      </w:r>
      <w:r w:rsidR="006E62C5">
        <w:fldChar w:fldCharType="begin"/>
      </w:r>
      <w:r w:rsidR="006E62C5">
        <w:instrText xml:space="preserve"> ADDIN ZOTERO_ITEM CSL_CITATION {"citationID":"eilTYo1U","properties":{"formattedCitation":"(\\uc0\\u8220{}LitCharts\\uc0\\u8221{})","plainCitation":"(“LitCharts”)","noteIndex":0},"citationItems":[{"id":122,"uris":["http://zotero.org/users/local/CyMh1xNF/items/69FR77AR"],"uri":["http://zotero.org/users/local/CyMh1xNF/items/69FR77AR"],"itemData":{"id":122,"type":"webpage","title":"LitCharts","container-title":"LitCharts","abstract":"A Good Man is Hard to Find Summary &amp; Analysis from LitCharts | The creators of SparkNotes","URL":"https://www.litcharts.com/lit/a-good-man-is-hard-to-find/summary-and-analysis","language":"en","accessed":{"date-parts":[["2019",5,19]]}}}],"schema":"https://github.com/citation-style-language/schema/raw/master/csl-citation.json"} </w:instrText>
      </w:r>
      <w:r w:rsidR="006E62C5">
        <w:fldChar w:fldCharType="separate"/>
      </w:r>
      <w:r w:rsidR="006E62C5" w:rsidRPr="006E62C5">
        <w:rPr>
          <w:rFonts w:ascii="Times New Roman" w:hAnsi="Times New Roman" w:cs="Times New Roman"/>
        </w:rPr>
        <w:t>(LitCharts)</w:t>
      </w:r>
      <w:r w:rsidR="006E62C5">
        <w:fldChar w:fldCharType="end"/>
      </w:r>
      <w:r w:rsidR="006E62C5">
        <w:t>.</w:t>
      </w:r>
      <w:r>
        <w:t xml:space="preserve"> The </w:t>
      </w:r>
      <w:r w:rsidR="002D1A2B">
        <w:t>speaker</w:t>
      </w:r>
      <w:r>
        <w:t xml:space="preserve"> </w:t>
      </w:r>
      <w:r w:rsidR="002D1A2B">
        <w:t>states</w:t>
      </w:r>
      <w:r>
        <w:t xml:space="preserve"> she </w:t>
      </w:r>
      <w:r w:rsidR="00694EB7">
        <w:t>should</w:t>
      </w:r>
      <w:r>
        <w:t xml:space="preserve"> have </w:t>
      </w:r>
      <w:r w:rsidR="002D1A2B">
        <w:t>wedded</w:t>
      </w:r>
      <w:r>
        <w:t xml:space="preserve"> Edgar Teagarden </w:t>
      </w:r>
      <w:r w:rsidR="002D1A2B">
        <w:t xml:space="preserve">for the reason that </w:t>
      </w:r>
      <w:r>
        <w:t xml:space="preserve">he was </w:t>
      </w:r>
      <w:r w:rsidR="002D1A2B">
        <w:t>an</w:t>
      </w:r>
      <w:r>
        <w:t xml:space="preserve"> </w:t>
      </w:r>
      <w:r w:rsidR="002D1A2B">
        <w:t>aristocrat</w:t>
      </w:r>
      <w:r>
        <w:t xml:space="preserve"> who </w:t>
      </w:r>
      <w:r w:rsidR="002D1A2B">
        <w:t>credited</w:t>
      </w:r>
      <w:r>
        <w:t xml:space="preserve"> the Coca-Cola </w:t>
      </w:r>
      <w:r w:rsidR="002D1A2B">
        <w:t>store</w:t>
      </w:r>
      <w:r>
        <w:t xml:space="preserve">, making him a </w:t>
      </w:r>
      <w:r w:rsidR="002D1A2B">
        <w:t>noble</w:t>
      </w:r>
      <w:r>
        <w:t xml:space="preserve"> </w:t>
      </w:r>
      <w:r w:rsidR="002D1A2B">
        <w:t>person</w:t>
      </w:r>
      <w:r>
        <w:t xml:space="preserve">. </w:t>
      </w:r>
      <w:r w:rsidR="002D1A2B">
        <w:t>By the end of the story</w:t>
      </w:r>
      <w:r>
        <w:t xml:space="preserve">, when the Misfit is </w:t>
      </w:r>
      <w:r w:rsidR="002D1A2B">
        <w:t>assassinating</w:t>
      </w:r>
      <w:r>
        <w:t xml:space="preserve"> her </w:t>
      </w:r>
      <w:r w:rsidR="00694EB7">
        <w:t>relations</w:t>
      </w:r>
      <w:r>
        <w:t xml:space="preserve"> </w:t>
      </w:r>
      <w:r w:rsidR="002D1A2B">
        <w:t>one after the other</w:t>
      </w:r>
      <w:r>
        <w:t xml:space="preserve">, she </w:t>
      </w:r>
      <w:r w:rsidR="002D1A2B">
        <w:t>asks</w:t>
      </w:r>
      <w:r>
        <w:t xml:space="preserve"> him to pray for himself. </w:t>
      </w:r>
      <w:r w:rsidR="002D1A2B">
        <w:t>However</w:t>
      </w:r>
      <w:r>
        <w:t xml:space="preserve"> she </w:t>
      </w:r>
      <w:r w:rsidR="002D1A2B">
        <w:t xml:space="preserve">not even </w:t>
      </w:r>
      <w:r>
        <w:t xml:space="preserve">once prays for her own </w:t>
      </w:r>
      <w:r w:rsidR="002D1A2B">
        <w:t>relations</w:t>
      </w:r>
      <w:r>
        <w:t xml:space="preserve"> or </w:t>
      </w:r>
      <w:r w:rsidR="002D1A2B">
        <w:t>pleads</w:t>
      </w:r>
      <w:r>
        <w:t xml:space="preserve"> the Misfit to </w:t>
      </w:r>
      <w:r w:rsidR="002D1A2B">
        <w:t>leave</w:t>
      </w:r>
      <w:r>
        <w:t xml:space="preserve"> them. </w:t>
      </w:r>
      <w:r w:rsidR="006E62C5">
        <w:t>I personally believe that s</w:t>
      </w:r>
      <w:r>
        <w:t xml:space="preserve">he is </w:t>
      </w:r>
      <w:r w:rsidR="006E62C5">
        <w:t>very</w:t>
      </w:r>
      <w:r>
        <w:t xml:space="preserve"> </w:t>
      </w:r>
      <w:r w:rsidR="002D1A2B">
        <w:t>melodramatic</w:t>
      </w:r>
      <w:r>
        <w:t xml:space="preserve"> when she </w:t>
      </w:r>
      <w:r w:rsidR="002D1A2B">
        <w:t>comes up with</w:t>
      </w:r>
      <w:r>
        <w:t xml:space="preserve"> a </w:t>
      </w:r>
      <w:r w:rsidR="00694EB7">
        <w:t>tissue</w:t>
      </w:r>
      <w:r>
        <w:t xml:space="preserve"> to fan and </w:t>
      </w:r>
      <w:r w:rsidR="002D1A2B">
        <w:t>asks the Misfit that he</w:t>
      </w:r>
      <w:r>
        <w:t xml:space="preserve"> would</w:t>
      </w:r>
      <w:r w:rsidR="00C75200">
        <w:t xml:space="preserve"> no</w:t>
      </w:r>
      <w:r>
        <w:t xml:space="preserve">t </w:t>
      </w:r>
      <w:r w:rsidR="002D1A2B">
        <w:t>slay</w:t>
      </w:r>
      <w:r>
        <w:t xml:space="preserve"> a lady would </w:t>
      </w:r>
      <w:r w:rsidR="002D1A2B">
        <w:t>he</w:t>
      </w:r>
      <w:r>
        <w:t xml:space="preserve">, </w:t>
      </w:r>
      <w:r w:rsidR="002D1A2B">
        <w:t>efficiently</w:t>
      </w:r>
      <w:r>
        <w:t xml:space="preserve"> </w:t>
      </w:r>
      <w:r w:rsidR="002D1A2B">
        <w:t>exasperating</w:t>
      </w:r>
      <w:r>
        <w:t xml:space="preserve"> to </w:t>
      </w:r>
      <w:r w:rsidR="002D1A2B">
        <w:t>protect</w:t>
      </w:r>
      <w:r>
        <w:t xml:space="preserve"> herself </w:t>
      </w:r>
      <w:r w:rsidR="002D1A2B">
        <w:t>as a substitute</w:t>
      </w:r>
      <w:r w:rsidR="006E62C5">
        <w:t xml:space="preserve"> of her family. In my personal experience, I have witnessed such people for whom no one is important not even their own children</w:t>
      </w:r>
      <w:r w:rsidR="00067358">
        <w:t xml:space="preserve"> </w:t>
      </w:r>
      <w:r w:rsidR="00067358">
        <w:fldChar w:fldCharType="begin"/>
      </w:r>
      <w:r w:rsidR="00067358">
        <w:instrText xml:space="preserve"> ADDIN ZOTERO_ITEM CSL_CITATION {"citationID":"kMl5kYJh","properties":{"formattedCitation":"(\\uc0\\u8220{}An Analysis Of A Good Man Is Hard To Find English Literature Essay\\uc0\\u8221{})","plainCitation":"(“An Analysis Of A Good Man Is Hard To Find English Literature Essay”)","noteIndex":0},"citationItems":[{"id":132,"uris":["http://zotero.org/users/local/CyMh1xNF/items/V55ZB3BK"],"uri":["http://zotero.org/users/local/CyMh1xNF/items/V55ZB3BK"],"itemData":{"id":132,"type":"webpage","title":"An Analysis Of A Good Man Is Hard To Find English Literature Essay","container-title":"UKEssays.com","abstract":"In Flannery O’Connor’s short story, “A Good Man is Hard to Find”, a southern family is taking a vacation to Florida,...","URL":"https://www.ukessays.com/essays/english-literature/an-analysis-of-a-good-man-is-hard-to-find-english-literature-essay.php","language":"en","accessed":{"date-parts":[["2019",5,19]]}}}],"schema":"https://github.com/citation-style-language/schema/raw/master/csl-citation.json"} </w:instrText>
      </w:r>
      <w:r w:rsidR="00067358">
        <w:fldChar w:fldCharType="separate"/>
      </w:r>
      <w:r w:rsidR="00067358" w:rsidRPr="00067358">
        <w:rPr>
          <w:rFonts w:ascii="Times New Roman" w:hAnsi="Times New Roman" w:cs="Times New Roman"/>
        </w:rPr>
        <w:t>(“An Analysis Of A Good Man Is Hard To Find English Literature Essay”)</w:t>
      </w:r>
      <w:r w:rsidR="00067358">
        <w:fldChar w:fldCharType="end"/>
      </w:r>
      <w:r w:rsidR="00067358">
        <w:t>.</w:t>
      </w:r>
    </w:p>
    <w:p w:rsidR="00D0376C" w:rsidRDefault="00B8563D" w:rsidP="00C75200">
      <w:r>
        <w:t xml:space="preserve">The Misfit </w:t>
      </w:r>
      <w:r w:rsidR="002D1A2B">
        <w:t>give the impression</w:t>
      </w:r>
      <w:r>
        <w:t xml:space="preserve"> </w:t>
      </w:r>
      <w:r w:rsidR="002D1A2B">
        <w:t>of</w:t>
      </w:r>
      <w:r>
        <w:t xml:space="preserve"> an </w:t>
      </w:r>
      <w:r w:rsidR="002D1A2B">
        <w:t>improbable</w:t>
      </w:r>
      <w:r>
        <w:t xml:space="preserve"> </w:t>
      </w:r>
      <w:r w:rsidR="002D1A2B">
        <w:t>one</w:t>
      </w:r>
      <w:r>
        <w:t xml:space="preserve"> to have </w:t>
      </w:r>
      <w:r w:rsidR="002D1A2B">
        <w:t>standards</w:t>
      </w:r>
      <w:r>
        <w:t xml:space="preserve">, </w:t>
      </w:r>
      <w:r w:rsidR="002D1A2B">
        <w:t>however</w:t>
      </w:r>
      <w:r>
        <w:t xml:space="preserve">, he has a </w:t>
      </w:r>
      <w:r w:rsidR="002D1A2B">
        <w:t>profound</w:t>
      </w:r>
      <w:r>
        <w:t xml:space="preserve"> </w:t>
      </w:r>
      <w:r w:rsidR="00BA0398">
        <w:t>thinking</w:t>
      </w:r>
      <w:r>
        <w:t xml:space="preserve"> </w:t>
      </w:r>
      <w:r w:rsidR="00BA0398">
        <w:t>practice</w:t>
      </w:r>
      <w:r>
        <w:t xml:space="preserve"> that other </w:t>
      </w:r>
      <w:r w:rsidR="00BA0398">
        <w:t>typescripts</w:t>
      </w:r>
      <w:r>
        <w:t xml:space="preserve"> </w:t>
      </w:r>
      <w:r w:rsidR="00BA0398">
        <w:t>appear</w:t>
      </w:r>
      <w:r>
        <w:t xml:space="preserve"> to </w:t>
      </w:r>
      <w:r w:rsidR="00BA0398">
        <w:t>be deficient</w:t>
      </w:r>
      <w:r>
        <w:t xml:space="preserve">. The Misfit </w:t>
      </w:r>
      <w:r w:rsidR="00BA0398">
        <w:t>might</w:t>
      </w:r>
      <w:r>
        <w:t xml:space="preserve"> be a </w:t>
      </w:r>
      <w:r w:rsidR="00BA0398">
        <w:t>troublemaker</w:t>
      </w:r>
      <w:r>
        <w:t xml:space="preserve"> with </w:t>
      </w:r>
      <w:r w:rsidR="00BA0398">
        <w:t>corrupt</w:t>
      </w:r>
      <w:r>
        <w:t xml:space="preserve"> </w:t>
      </w:r>
      <w:r w:rsidR="00BA0398">
        <w:t>moralities</w:t>
      </w:r>
      <w:r>
        <w:t xml:space="preserve">; he is </w:t>
      </w:r>
      <w:r w:rsidR="00BA0398">
        <w:t>constant</w:t>
      </w:r>
      <w:r>
        <w:t xml:space="preserve"> and </w:t>
      </w:r>
      <w:r w:rsidR="00BA0398">
        <w:t>abides</w:t>
      </w:r>
      <w:r>
        <w:t xml:space="preserve"> by them. The Misfit is </w:t>
      </w:r>
      <w:r w:rsidR="00BA0398">
        <w:t>precisely</w:t>
      </w:r>
      <w:r>
        <w:t xml:space="preserve"> </w:t>
      </w:r>
      <w:r w:rsidR="00BA0398">
        <w:t>conscious</w:t>
      </w:r>
      <w:r>
        <w:t xml:space="preserve"> of himself, </w:t>
      </w:r>
      <w:r w:rsidR="00BA0398">
        <w:t>saying to</w:t>
      </w:r>
      <w:r>
        <w:t xml:space="preserve"> the </w:t>
      </w:r>
      <w:r w:rsidR="00BA0398">
        <w:t xml:space="preserve">Grandma that he is </w:t>
      </w:r>
      <w:r>
        <w:t>not a</w:t>
      </w:r>
      <w:r w:rsidR="00BA0398">
        <w:t>n</w:t>
      </w:r>
      <w:r>
        <w:t xml:space="preserve"> </w:t>
      </w:r>
      <w:r w:rsidR="00BA0398">
        <w:t>upright</w:t>
      </w:r>
      <w:r>
        <w:t xml:space="preserve"> </w:t>
      </w:r>
      <w:r w:rsidR="00BA0398">
        <w:t>person</w:t>
      </w:r>
      <w:r>
        <w:t xml:space="preserve">, </w:t>
      </w:r>
      <w:r w:rsidR="00BA0398">
        <w:t>however</w:t>
      </w:r>
      <w:r>
        <w:t xml:space="preserve">, </w:t>
      </w:r>
      <w:r w:rsidR="004676B1">
        <w:t>he is</w:t>
      </w:r>
      <w:r>
        <w:t xml:space="preserve"> not the </w:t>
      </w:r>
      <w:r w:rsidR="004676B1">
        <w:t>wickedest</w:t>
      </w:r>
      <w:r>
        <w:t xml:space="preserve"> </w:t>
      </w:r>
      <w:r w:rsidR="004676B1">
        <w:t>too</w:t>
      </w:r>
      <w:r>
        <w:t xml:space="preserve">. </w:t>
      </w:r>
      <w:r w:rsidR="00C75200">
        <w:t>By</w:t>
      </w:r>
      <w:r>
        <w:t xml:space="preserve"> this </w:t>
      </w:r>
      <w:r w:rsidR="004676B1">
        <w:t>constancy</w:t>
      </w:r>
      <w:r>
        <w:t xml:space="preserve"> and self-</w:t>
      </w:r>
      <w:r w:rsidR="004676B1">
        <w:t>realization</w:t>
      </w:r>
      <w:r w:rsidR="00C75200">
        <w:t>, T</w:t>
      </w:r>
      <w:r>
        <w:t xml:space="preserve">he Misfit </w:t>
      </w:r>
      <w:r w:rsidR="004676B1">
        <w:t>may</w:t>
      </w:r>
      <w:r>
        <w:t xml:space="preserve"> </w:t>
      </w:r>
      <w:r w:rsidR="004676B1">
        <w:t xml:space="preserve">be dependent </w:t>
      </w:r>
      <w:r>
        <w:t xml:space="preserve">on his </w:t>
      </w:r>
      <w:r w:rsidR="004676B1">
        <w:t>ethical</w:t>
      </w:r>
      <w:r>
        <w:t xml:space="preserve"> </w:t>
      </w:r>
      <w:r w:rsidR="00C75200">
        <w:t>values</w:t>
      </w:r>
      <w:r>
        <w:t xml:space="preserve">, </w:t>
      </w:r>
      <w:r w:rsidR="004676B1">
        <w:t>nevertheless</w:t>
      </w:r>
      <w:r>
        <w:t xml:space="preserve"> </w:t>
      </w:r>
      <w:r w:rsidR="004676B1">
        <w:t>abnormal</w:t>
      </w:r>
      <w:r>
        <w:t xml:space="preserve">, to </w:t>
      </w:r>
      <w:r w:rsidR="004676B1">
        <w:t>direct</w:t>
      </w:r>
      <w:r w:rsidR="006E62C5">
        <w:t xml:space="preserve"> him in </w:t>
      </w:r>
      <w:r w:rsidR="00C75200">
        <w:t>the</w:t>
      </w:r>
      <w:r w:rsidR="006E62C5">
        <w:t xml:space="preserve"> life </w:t>
      </w:r>
      <w:r w:rsidR="006E62C5">
        <w:fldChar w:fldCharType="begin"/>
      </w:r>
      <w:r w:rsidR="006E62C5">
        <w:instrText xml:space="preserve"> ADDIN ZOTERO_ITEM CSL_CITATION {"citationID":"y42oi6dk","properties":{"formattedCitation":"({\\i{}A Good Man Is Hard to Find: Critical Text Analysis and Summary - 1106 Words | Critical Writing Example})","plainCitation":"(A Good Man Is Hard to Find: Critical Text Analysis and Summary - 1106 Words | Critical Writing Example)","noteIndex":0},"citationItems":[{"id":124,"uris":["http://zotero.org/users/local/CyMh1xNF/items/9NRW5D4B"],"uri":["http://zotero.org/users/local/CyMh1xNF/items/9NRW5D4B"],"itemData":{"id":124,"type":"webpage","title":"A Good Man is Hard to Find: Critical Text Analysis and Summary - 1106 Words | Critical Writing Example","URL":"https://ivypanda.com/essays/a-good-man-is-hard-to-find-critical-text-analysis-and-summary/","accessed":{"date-parts":[["2019",5,19]]}}}],"schema":"https://github.com/citation-style-language/schema/raw/master/csl-citation.json"} </w:instrText>
      </w:r>
      <w:r w:rsidR="006E62C5">
        <w:fldChar w:fldCharType="separate"/>
      </w:r>
      <w:r w:rsidR="006E62C5" w:rsidRPr="006E62C5">
        <w:rPr>
          <w:rFonts w:ascii="Times New Roman" w:hAnsi="Times New Roman" w:cs="Times New Roman"/>
        </w:rPr>
        <w:t>(</w:t>
      </w:r>
      <w:r w:rsidR="006E62C5" w:rsidRPr="006E62C5">
        <w:rPr>
          <w:rFonts w:ascii="Times New Roman" w:hAnsi="Times New Roman" w:cs="Times New Roman"/>
          <w:i/>
          <w:iCs/>
        </w:rPr>
        <w:t>A Good Man Is Hard to Find: Critical Text Analysis and Summary - 1106 Words | Critical Writing Example</w:t>
      </w:r>
      <w:r w:rsidR="006E62C5" w:rsidRPr="006E62C5">
        <w:rPr>
          <w:rFonts w:ascii="Times New Roman" w:hAnsi="Times New Roman" w:cs="Times New Roman"/>
        </w:rPr>
        <w:t>)</w:t>
      </w:r>
      <w:r w:rsidR="006E62C5">
        <w:fldChar w:fldCharType="end"/>
      </w:r>
      <w:r w:rsidR="006E62C5">
        <w:t>.</w:t>
      </w:r>
      <w:r>
        <w:t xml:space="preserve"> This is </w:t>
      </w:r>
      <w:r w:rsidR="004676B1">
        <w:t>certainly</w:t>
      </w:r>
      <w:r>
        <w:t xml:space="preserve"> </w:t>
      </w:r>
      <w:r w:rsidR="004676B1">
        <w:t>revealed</w:t>
      </w:r>
      <w:r>
        <w:t xml:space="preserve"> in the </w:t>
      </w:r>
      <w:r w:rsidR="004676B1">
        <w:t>conclusion</w:t>
      </w:r>
      <w:r>
        <w:t xml:space="preserve"> of the </w:t>
      </w:r>
      <w:r w:rsidR="00C75200">
        <w:t>tale at the time</w:t>
      </w:r>
      <w:r>
        <w:t xml:space="preserve"> when Bobby Lee </w:t>
      </w:r>
      <w:r w:rsidR="004676B1">
        <w:t>put forward</w:t>
      </w:r>
      <w:r>
        <w:t xml:space="preserve"> that </w:t>
      </w:r>
      <w:r w:rsidR="004676B1">
        <w:t>it</w:t>
      </w:r>
      <w:r>
        <w:t xml:space="preserve"> </w:t>
      </w:r>
      <w:r w:rsidR="004676B1">
        <w:t>essentially</w:t>
      </w:r>
      <w:r>
        <w:t xml:space="preserve"> has been </w:t>
      </w:r>
      <w:r w:rsidR="004676B1">
        <w:t>entertaining</w:t>
      </w:r>
      <w:r>
        <w:t xml:space="preserve"> to </w:t>
      </w:r>
      <w:r w:rsidR="004676B1">
        <w:t>fire</w:t>
      </w:r>
      <w:r>
        <w:t xml:space="preserve"> the </w:t>
      </w:r>
      <w:r w:rsidR="004676B1">
        <w:t>Grandma</w:t>
      </w:r>
      <w:r>
        <w:t xml:space="preserve">, </w:t>
      </w:r>
      <w:r w:rsidR="004676B1">
        <w:t>to</w:t>
      </w:r>
      <w:r>
        <w:t xml:space="preserve"> </w:t>
      </w:r>
      <w:r w:rsidR="00C75200">
        <w:t>that</w:t>
      </w:r>
      <w:r>
        <w:t xml:space="preserve"> the Misfit </w:t>
      </w:r>
      <w:r w:rsidR="004676B1">
        <w:t>responses it is</w:t>
      </w:r>
      <w:r>
        <w:t xml:space="preserve"> no</w:t>
      </w:r>
      <w:r w:rsidR="004676B1">
        <w:t>t</w:t>
      </w:r>
      <w:r>
        <w:t xml:space="preserve"> </w:t>
      </w:r>
      <w:r w:rsidR="004676B1">
        <w:t>actual</w:t>
      </w:r>
      <w:r>
        <w:t xml:space="preserve"> </w:t>
      </w:r>
      <w:r w:rsidR="004676B1">
        <w:t>desire</w:t>
      </w:r>
      <w:r>
        <w:t xml:space="preserve"> in </w:t>
      </w:r>
      <w:r>
        <w:lastRenderedPageBreak/>
        <w:t xml:space="preserve">life to </w:t>
      </w:r>
      <w:r w:rsidR="004676B1">
        <w:t>slaughter</w:t>
      </w:r>
      <w:r>
        <w:t xml:space="preserve"> </w:t>
      </w:r>
      <w:r w:rsidR="004676B1">
        <w:t>anybody</w:t>
      </w:r>
      <w:r>
        <w:t xml:space="preserve">. He </w:t>
      </w:r>
      <w:r w:rsidR="004676B1">
        <w:t>recognizes</w:t>
      </w:r>
      <w:r>
        <w:t xml:space="preserve"> he </w:t>
      </w:r>
      <w:r w:rsidR="004676B1">
        <w:t>should</w:t>
      </w:r>
      <w:r>
        <w:t xml:space="preserve"> </w:t>
      </w:r>
      <w:r w:rsidR="004676B1">
        <w:t>slay</w:t>
      </w:r>
      <w:r>
        <w:t xml:space="preserve"> her and </w:t>
      </w:r>
      <w:r w:rsidR="004676B1">
        <w:t>abides</w:t>
      </w:r>
      <w:r>
        <w:t xml:space="preserve"> </w:t>
      </w:r>
      <w:r w:rsidR="004676B1">
        <w:t>by that</w:t>
      </w:r>
      <w:r>
        <w:t xml:space="preserve">. </w:t>
      </w:r>
      <w:r w:rsidR="004676B1">
        <w:t>It</w:t>
      </w:r>
      <w:r>
        <w:t xml:space="preserve"> is in </w:t>
      </w:r>
      <w:r w:rsidR="004676B1">
        <w:t>severe</w:t>
      </w:r>
      <w:r>
        <w:t xml:space="preserve"> </w:t>
      </w:r>
      <w:r w:rsidR="004676B1">
        <w:t>difference</w:t>
      </w:r>
      <w:r>
        <w:t xml:space="preserve"> to the </w:t>
      </w:r>
      <w:r w:rsidR="004676B1">
        <w:t>Grandma</w:t>
      </w:r>
      <w:r>
        <w:t xml:space="preserve">, who fails to </w:t>
      </w:r>
      <w:r w:rsidR="004676B1">
        <w:t>live a life according to</w:t>
      </w:r>
      <w:r>
        <w:t xml:space="preserve"> her </w:t>
      </w:r>
      <w:r w:rsidR="004676B1">
        <w:t>personal</w:t>
      </w:r>
      <w:r>
        <w:t xml:space="preserve"> </w:t>
      </w:r>
      <w:r w:rsidR="004676B1">
        <w:t>ethical</w:t>
      </w:r>
      <w:r>
        <w:t xml:space="preserve"> code </w:t>
      </w:r>
      <w:r w:rsidR="004676B1">
        <w:t>all through</w:t>
      </w:r>
      <w:r>
        <w:t xml:space="preserve"> the story.</w:t>
      </w:r>
    </w:p>
    <w:p w:rsidR="004E734D" w:rsidRDefault="00B8563D" w:rsidP="00C75200">
      <w:r w:rsidRPr="004E734D">
        <w:t xml:space="preserve">The </w:t>
      </w:r>
      <w:r w:rsidR="004676B1" w:rsidRPr="004E734D">
        <w:t>standards</w:t>
      </w:r>
      <w:r w:rsidRPr="004E734D">
        <w:t xml:space="preserve"> and </w:t>
      </w:r>
      <w:r w:rsidR="004676B1" w:rsidRPr="004E734D">
        <w:t>principles</w:t>
      </w:r>
      <w:r w:rsidRPr="004E734D">
        <w:t xml:space="preserve"> that </w:t>
      </w:r>
      <w:r w:rsidR="004676B1" w:rsidRPr="004E734D">
        <w:t>individuals</w:t>
      </w:r>
      <w:r w:rsidRPr="004E734D">
        <w:t xml:space="preserve"> have </w:t>
      </w:r>
      <w:r w:rsidR="004676B1">
        <w:t>to construct</w:t>
      </w:r>
      <w:r w:rsidRPr="004E734D">
        <w:t xml:space="preserve"> their character. </w:t>
      </w:r>
      <w:r w:rsidR="004676B1" w:rsidRPr="004E734D">
        <w:t>Ethical</w:t>
      </w:r>
      <w:r w:rsidRPr="004E734D">
        <w:t xml:space="preserve"> </w:t>
      </w:r>
      <w:r w:rsidR="004676B1">
        <w:t>principles</w:t>
      </w:r>
      <w:r w:rsidRPr="004E734D">
        <w:t xml:space="preserve"> are nothing </w:t>
      </w:r>
      <w:r w:rsidR="004676B1">
        <w:t>greater</w:t>
      </w:r>
      <w:r w:rsidRPr="004E734D">
        <w:t xml:space="preserve"> than a </w:t>
      </w:r>
      <w:r w:rsidR="004676B1">
        <w:t>group</w:t>
      </w:r>
      <w:r w:rsidRPr="004E734D">
        <w:t xml:space="preserve"> of </w:t>
      </w:r>
      <w:r w:rsidR="004676B1" w:rsidRPr="004E734D">
        <w:t>opinions</w:t>
      </w:r>
      <w:r w:rsidR="004676B1">
        <w:t xml:space="preserve"> that </w:t>
      </w:r>
      <w:r w:rsidR="004676B1" w:rsidRPr="004E734D">
        <w:t>ethos</w:t>
      </w:r>
      <w:r w:rsidRPr="004E734D">
        <w:t xml:space="preserve"> </w:t>
      </w:r>
      <w:r w:rsidR="004676B1" w:rsidRPr="004E734D">
        <w:t>have faith in</w:t>
      </w:r>
      <w:r w:rsidRPr="004E734D">
        <w:t xml:space="preserve"> to be </w:t>
      </w:r>
      <w:r w:rsidR="004676B1" w:rsidRPr="004E734D">
        <w:t>correct</w:t>
      </w:r>
      <w:r w:rsidRPr="004E734D">
        <w:t xml:space="preserve">. The </w:t>
      </w:r>
      <w:r w:rsidR="004676B1" w:rsidRPr="004E734D">
        <w:t>Grandma</w:t>
      </w:r>
      <w:r w:rsidRPr="004E734D">
        <w:t xml:space="preserve"> </w:t>
      </w:r>
      <w:r w:rsidR="00F02E31" w:rsidRPr="004E734D">
        <w:t>contemplates</w:t>
      </w:r>
      <w:r w:rsidRPr="004E734D">
        <w:t xml:space="preserve"> that </w:t>
      </w:r>
      <w:r w:rsidR="00F02E31" w:rsidRPr="004E734D">
        <w:t>standards</w:t>
      </w:r>
      <w:r w:rsidRPr="004E734D">
        <w:t xml:space="preserve"> are </w:t>
      </w:r>
      <w:r w:rsidR="00F02E31" w:rsidRPr="004E734D">
        <w:t>grounded</w:t>
      </w:r>
      <w:r w:rsidRPr="004E734D">
        <w:t xml:space="preserve"> on how </w:t>
      </w:r>
      <w:r w:rsidR="00F02E31">
        <w:t>a person</w:t>
      </w:r>
      <w:r w:rsidRPr="004E734D">
        <w:t xml:space="preserve"> look</w:t>
      </w:r>
      <w:r w:rsidR="00F02E31">
        <w:t>s</w:t>
      </w:r>
      <w:r w:rsidRPr="004E734D">
        <w:t xml:space="preserve"> and where </w:t>
      </w:r>
      <w:r w:rsidR="00F02E31">
        <w:t>they</w:t>
      </w:r>
      <w:r w:rsidRPr="004E734D">
        <w:t xml:space="preserve"> come from</w:t>
      </w:r>
      <w:r w:rsidR="00F02E31">
        <w:t xml:space="preserve"> or what their background is socially and economically</w:t>
      </w:r>
      <w:r w:rsidRPr="004E734D">
        <w:t xml:space="preserve">. </w:t>
      </w:r>
      <w:r w:rsidR="00F02E31" w:rsidRPr="004E734D">
        <w:t>In spite of</w:t>
      </w:r>
      <w:r w:rsidRPr="004E734D">
        <w:t xml:space="preserve"> thinking of her</w:t>
      </w:r>
      <w:r w:rsidR="00F02E31">
        <w:t xml:space="preserve"> own </w:t>
      </w:r>
      <w:r w:rsidRPr="004E734D">
        <w:t>self as a</w:t>
      </w:r>
      <w:r w:rsidR="00F02E31">
        <w:t xml:space="preserve"> sophisticated and classy</w:t>
      </w:r>
      <w:r w:rsidRPr="004E734D">
        <w:t xml:space="preserve"> lady, she </w:t>
      </w:r>
      <w:r w:rsidR="00F02E31" w:rsidRPr="004E734D">
        <w:t>influences</w:t>
      </w:r>
      <w:r w:rsidRPr="004E734D">
        <w:t xml:space="preserve"> and </w:t>
      </w:r>
      <w:r w:rsidR="00F02E31" w:rsidRPr="004E734D">
        <w:t>betrays</w:t>
      </w:r>
      <w:r w:rsidRPr="004E734D">
        <w:t xml:space="preserve"> </w:t>
      </w:r>
      <w:r w:rsidR="00F02E31">
        <w:t>the ones that are</w:t>
      </w:r>
      <w:r w:rsidRPr="004E734D">
        <w:t xml:space="preserve"> </w:t>
      </w:r>
      <w:r w:rsidR="00C75200">
        <w:t>nearest</w:t>
      </w:r>
      <w:r w:rsidRPr="004E734D">
        <w:t xml:space="preserve"> to her. </w:t>
      </w:r>
      <w:r w:rsidR="00F02E31" w:rsidRPr="004E734D">
        <w:t>Even though</w:t>
      </w:r>
      <w:r w:rsidRPr="004E734D">
        <w:t xml:space="preserve"> the </w:t>
      </w:r>
      <w:r w:rsidR="00F02E31" w:rsidRPr="004E734D">
        <w:t>Grandma</w:t>
      </w:r>
      <w:r w:rsidRPr="004E734D">
        <w:t xml:space="preserve"> </w:t>
      </w:r>
      <w:r w:rsidR="00C75200">
        <w:t>sees</w:t>
      </w:r>
      <w:r w:rsidRPr="004E734D">
        <w:t xml:space="preserve"> her</w:t>
      </w:r>
      <w:r w:rsidR="00F02E31">
        <w:t xml:space="preserve">self to an </w:t>
      </w:r>
      <w:r w:rsidR="00F02E31" w:rsidRPr="004E734D">
        <w:t>extraordinary</w:t>
      </w:r>
      <w:r w:rsidRPr="004E734D">
        <w:t xml:space="preserve"> </w:t>
      </w:r>
      <w:r w:rsidR="00C75200">
        <w:t>values</w:t>
      </w:r>
      <w:r w:rsidRPr="004E734D">
        <w:t xml:space="preserve">, she </w:t>
      </w:r>
      <w:r w:rsidR="00F02E31">
        <w:t>is deficient in</w:t>
      </w:r>
      <w:r w:rsidRPr="004E734D">
        <w:t xml:space="preserve"> </w:t>
      </w:r>
      <w:r w:rsidR="00F02E31" w:rsidRPr="004E734D">
        <w:t>kindness</w:t>
      </w:r>
      <w:r w:rsidRPr="004E734D">
        <w:t xml:space="preserve"> and self-</w:t>
      </w:r>
      <w:r w:rsidR="00F02E31">
        <w:t>actualization</w:t>
      </w:r>
      <w:r w:rsidRPr="004E734D">
        <w:t xml:space="preserve">. The Misfit’s </w:t>
      </w:r>
      <w:r w:rsidR="00F02E31" w:rsidRPr="004E734D">
        <w:t>moral principles</w:t>
      </w:r>
      <w:r w:rsidRPr="004E734D">
        <w:t xml:space="preserve">, </w:t>
      </w:r>
      <w:r w:rsidR="00F02E31" w:rsidRPr="004E734D">
        <w:t>even though</w:t>
      </w:r>
      <w:r w:rsidRPr="004E734D">
        <w:t xml:space="preserve"> </w:t>
      </w:r>
      <w:r w:rsidR="00F02E31">
        <w:t>corrupted</w:t>
      </w:r>
      <w:r w:rsidRPr="004E734D">
        <w:t xml:space="preserve">, is </w:t>
      </w:r>
      <w:r w:rsidR="00F02E31" w:rsidRPr="004E734D">
        <w:t>robust</w:t>
      </w:r>
      <w:r w:rsidRPr="004E734D">
        <w:t xml:space="preserve"> and </w:t>
      </w:r>
      <w:r w:rsidR="00F02E31" w:rsidRPr="004E734D">
        <w:t>steady</w:t>
      </w:r>
      <w:r w:rsidRPr="004E734D">
        <w:t xml:space="preserve">, </w:t>
      </w:r>
      <w:r w:rsidR="00F02E31" w:rsidRPr="004E734D">
        <w:t>letting</w:t>
      </w:r>
      <w:r w:rsidRPr="004E734D">
        <w:t xml:space="preserve"> him live his life by </w:t>
      </w:r>
      <w:r w:rsidR="00F02E31">
        <w:t>his principles</w:t>
      </w:r>
      <w:r w:rsidRPr="004E734D">
        <w:t xml:space="preserve">. He is </w:t>
      </w:r>
      <w:r w:rsidR="00F02E31" w:rsidRPr="004E734D">
        <w:t>real</w:t>
      </w:r>
      <w:r w:rsidR="00F02E31">
        <w:t xml:space="preserve"> to his own </w:t>
      </w:r>
      <w:r w:rsidRPr="004E734D">
        <w:t xml:space="preserve">self and does not </w:t>
      </w:r>
      <w:r w:rsidR="00F02E31">
        <w:t>fake the fact</w:t>
      </w:r>
      <w:r w:rsidRPr="004E734D">
        <w:t xml:space="preserve"> </w:t>
      </w:r>
      <w:r w:rsidR="00F02E31">
        <w:t>regarding</w:t>
      </w:r>
      <w:r w:rsidRPr="004E734D">
        <w:t xml:space="preserve"> who he is, </w:t>
      </w:r>
      <w:r w:rsidR="00F02E31" w:rsidRPr="004E734D">
        <w:t>not like</w:t>
      </w:r>
      <w:r w:rsidRPr="004E734D">
        <w:t xml:space="preserve"> the Grandmother. A good man is </w:t>
      </w:r>
      <w:r w:rsidR="00F02E31" w:rsidRPr="004E734D">
        <w:t>in fact</w:t>
      </w:r>
      <w:r w:rsidRPr="004E734D">
        <w:t xml:space="preserve"> </w:t>
      </w:r>
      <w:r w:rsidR="00C75200">
        <w:t>really difficult</w:t>
      </w:r>
      <w:r w:rsidRPr="004E734D">
        <w:t xml:space="preserve"> to find in </w:t>
      </w:r>
      <w:r w:rsidR="00F02E31">
        <w:t>the given</w:t>
      </w:r>
      <w:r w:rsidRPr="004E734D">
        <w:t xml:space="preserve"> story. </w:t>
      </w:r>
      <w:r w:rsidR="00581EE2">
        <w:t>At the time when</w:t>
      </w:r>
      <w:r w:rsidRPr="004E734D">
        <w:t xml:space="preserve"> Red Sam </w:t>
      </w:r>
      <w:r w:rsidR="00581EE2" w:rsidRPr="004E734D">
        <w:t>expresses</w:t>
      </w:r>
      <w:r w:rsidR="00581EE2">
        <w:t xml:space="preserve"> to</w:t>
      </w:r>
      <w:r w:rsidRPr="004E734D">
        <w:t xml:space="preserve"> the Grandmother the </w:t>
      </w:r>
      <w:r w:rsidR="00581EE2">
        <w:t>tale</w:t>
      </w:r>
      <w:r w:rsidRPr="004E734D">
        <w:t xml:space="preserve"> </w:t>
      </w:r>
      <w:r w:rsidR="00581EE2">
        <w:t>regarding</w:t>
      </w:r>
      <w:r w:rsidRPr="004E734D">
        <w:t xml:space="preserve"> him </w:t>
      </w:r>
      <w:r w:rsidR="00581EE2" w:rsidRPr="004E734D">
        <w:t>being deceived</w:t>
      </w:r>
      <w:r w:rsidRPr="004E734D">
        <w:t xml:space="preserve"> for the gas, </w:t>
      </w:r>
      <w:r w:rsidR="00581EE2">
        <w:t>grandmother</w:t>
      </w:r>
      <w:r w:rsidRPr="004E734D">
        <w:t xml:space="preserve"> </w:t>
      </w:r>
      <w:r w:rsidR="00C75200">
        <w:t>names</w:t>
      </w:r>
      <w:r w:rsidRPr="004E734D">
        <w:t xml:space="preserve"> him a</w:t>
      </w:r>
      <w:r w:rsidR="00C75200">
        <w:t>s</w:t>
      </w:r>
      <w:r w:rsidRPr="004E734D">
        <w:t xml:space="preserve"> good </w:t>
      </w:r>
      <w:r w:rsidR="00C75200">
        <w:t>person</w:t>
      </w:r>
      <w:r w:rsidRPr="004E734D">
        <w:t xml:space="preserve">. She </w:t>
      </w:r>
      <w:r w:rsidR="00581EE2" w:rsidRPr="004E734D">
        <w:t>at that time</w:t>
      </w:r>
      <w:r w:rsidRPr="004E734D">
        <w:t xml:space="preserve"> </w:t>
      </w:r>
      <w:r w:rsidR="00581EE2" w:rsidRPr="004E734D">
        <w:t>attempts</w:t>
      </w:r>
      <w:r w:rsidRPr="004E734D">
        <w:t xml:space="preserve"> to </w:t>
      </w:r>
      <w:r w:rsidR="00581EE2" w:rsidRPr="004E734D">
        <w:t>express</w:t>
      </w:r>
      <w:r w:rsidRPr="004E734D">
        <w:t xml:space="preserve"> the Misfit </w:t>
      </w:r>
      <w:r w:rsidR="00581EE2">
        <w:t>that he</w:t>
      </w:r>
      <w:r w:rsidRPr="004E734D">
        <w:t xml:space="preserve"> is a good man </w:t>
      </w:r>
      <w:r w:rsidR="00581EE2" w:rsidRPr="004E734D">
        <w:t>for the reason that</w:t>
      </w:r>
      <w:r w:rsidRPr="004E734D">
        <w:t xml:space="preserve"> she </w:t>
      </w:r>
      <w:r w:rsidR="00581EE2" w:rsidRPr="004E734D">
        <w:t>considers</w:t>
      </w:r>
      <w:r w:rsidRPr="004E734D">
        <w:t xml:space="preserve"> he would </w:t>
      </w:r>
      <w:r w:rsidR="00581EE2">
        <w:t>never</w:t>
      </w:r>
      <w:r w:rsidRPr="004E734D">
        <w:t xml:space="preserve"> </w:t>
      </w:r>
      <w:r w:rsidR="00581EE2">
        <w:t>kill</w:t>
      </w:r>
      <w:r w:rsidRPr="004E734D">
        <w:t xml:space="preserve"> a lady. </w:t>
      </w:r>
      <w:r w:rsidR="00581EE2">
        <w:t>However w</w:t>
      </w:r>
      <w:r w:rsidRPr="004E734D">
        <w:t xml:space="preserve">hat she fails to </w:t>
      </w:r>
      <w:r w:rsidR="00581EE2" w:rsidRPr="004E734D">
        <w:t>comprehend</w:t>
      </w:r>
      <w:r w:rsidRPr="004E734D">
        <w:t xml:space="preserve"> is that she is not </w:t>
      </w:r>
      <w:r w:rsidR="00581EE2">
        <w:t>labeling</w:t>
      </w:r>
      <w:r w:rsidRPr="004E734D">
        <w:t xml:space="preserve"> </w:t>
      </w:r>
      <w:r w:rsidR="00581EE2">
        <w:t>others</w:t>
      </w:r>
      <w:r w:rsidRPr="004E734D">
        <w:t xml:space="preserve"> good </w:t>
      </w:r>
      <w:r w:rsidR="00581EE2" w:rsidRPr="004E734D">
        <w:t>since</w:t>
      </w:r>
      <w:r w:rsidRPr="004E734D">
        <w:t xml:space="preserve"> they are </w:t>
      </w:r>
      <w:r w:rsidR="00581EE2" w:rsidRPr="004E734D">
        <w:t>ethical</w:t>
      </w:r>
      <w:r w:rsidRPr="004E734D">
        <w:t xml:space="preserve">, </w:t>
      </w:r>
      <w:r w:rsidR="00581EE2">
        <w:t>rather</w:t>
      </w:r>
      <w:r w:rsidRPr="004E734D">
        <w:t xml:space="preserve"> </w:t>
      </w:r>
      <w:r w:rsidR="00C75200">
        <w:t>as</w:t>
      </w:r>
      <w:bookmarkStart w:id="0" w:name="_GoBack"/>
      <w:bookmarkEnd w:id="0"/>
      <w:r w:rsidRPr="004E734D">
        <w:t xml:space="preserve"> their </w:t>
      </w:r>
      <w:r w:rsidR="00581EE2" w:rsidRPr="004E734D">
        <w:t>morals</w:t>
      </w:r>
      <w:r w:rsidRPr="004E734D">
        <w:t xml:space="preserve"> are </w:t>
      </w:r>
      <w:r w:rsidR="00581EE2" w:rsidRPr="004E734D">
        <w:t>identical</w:t>
      </w:r>
      <w:r w:rsidRPr="004E734D">
        <w:t xml:space="preserve"> </w:t>
      </w:r>
      <w:r w:rsidR="00581EE2">
        <w:t>to</w:t>
      </w:r>
      <w:r w:rsidRPr="004E734D">
        <w:t xml:space="preserve"> hers. The </w:t>
      </w:r>
      <w:r w:rsidR="00581EE2" w:rsidRPr="004E734D">
        <w:t>single</w:t>
      </w:r>
      <w:r w:rsidRPr="004E734D">
        <w:t xml:space="preserve"> good man </w:t>
      </w:r>
      <w:r w:rsidR="00581EE2">
        <w:t>that can be seen</w:t>
      </w:r>
      <w:r w:rsidRPr="004E734D">
        <w:t xml:space="preserve"> </w:t>
      </w:r>
      <w:r w:rsidR="00581EE2" w:rsidRPr="004E734D">
        <w:t>all through</w:t>
      </w:r>
      <w:r w:rsidR="00581EE2">
        <w:t xml:space="preserve"> the story is T</w:t>
      </w:r>
      <w:r w:rsidRPr="004E734D">
        <w:t xml:space="preserve">he Misfit, </w:t>
      </w:r>
      <w:r w:rsidR="00581EE2" w:rsidRPr="004E734D">
        <w:t xml:space="preserve">for the </w:t>
      </w:r>
      <w:r w:rsidR="00581EE2">
        <w:t>fact</w:t>
      </w:r>
      <w:r w:rsidR="00581EE2" w:rsidRPr="004E734D">
        <w:t xml:space="preserve"> that</w:t>
      </w:r>
      <w:r w:rsidRPr="004E734D">
        <w:t xml:space="preserve"> </w:t>
      </w:r>
      <w:r w:rsidR="00581EE2" w:rsidRPr="004E734D">
        <w:t>despite the fact</w:t>
      </w:r>
      <w:r w:rsidRPr="004E734D">
        <w:t xml:space="preserve"> he has a </w:t>
      </w:r>
      <w:r w:rsidR="00581EE2" w:rsidRPr="004E734D">
        <w:t>warped</w:t>
      </w:r>
      <w:r w:rsidRPr="004E734D">
        <w:t xml:space="preserve"> and </w:t>
      </w:r>
      <w:r w:rsidR="00581EE2" w:rsidRPr="004E734D">
        <w:t>corrupt</w:t>
      </w:r>
      <w:r w:rsidRPr="004E734D">
        <w:t xml:space="preserve"> </w:t>
      </w:r>
      <w:r w:rsidR="00581EE2" w:rsidRPr="004E734D">
        <w:t>ethical</w:t>
      </w:r>
      <w:r w:rsidRPr="004E734D">
        <w:t xml:space="preserve"> </w:t>
      </w:r>
      <w:r w:rsidR="00581EE2">
        <w:t>principle</w:t>
      </w:r>
      <w:r w:rsidRPr="004E734D">
        <w:t xml:space="preserve">, he is the </w:t>
      </w:r>
      <w:r w:rsidR="00581EE2">
        <w:t>single character</w:t>
      </w:r>
      <w:r w:rsidRPr="004E734D">
        <w:t xml:space="preserve"> that </w:t>
      </w:r>
      <w:r w:rsidR="00581EE2">
        <w:t>remains stuck</w:t>
      </w:r>
      <w:r w:rsidRPr="004E734D">
        <w:t xml:space="preserve"> to his </w:t>
      </w:r>
      <w:r w:rsidR="00581EE2" w:rsidRPr="004E734D">
        <w:t>values</w:t>
      </w:r>
      <w:r w:rsidRPr="004E734D">
        <w:t>.</w:t>
      </w:r>
    </w:p>
    <w:p w:rsidR="00581EE2" w:rsidRPr="004E734D" w:rsidRDefault="00B8563D" w:rsidP="00067358">
      <w:r>
        <w:t>The story is a multifaceted tale of the people that go for the family trio but they metaphorically go on their last journey towards self-realization and then eventually death. The characters of The Misfit and Grandmother are th</w:t>
      </w:r>
      <w:r w:rsidR="008A0974">
        <w:t>e main characte</w:t>
      </w:r>
      <w:r w:rsidR="006E62C5">
        <w:t>rs that manifest give us an insi</w:t>
      </w:r>
      <w:r w:rsidR="008A0974">
        <w:t>ght into the dark and the immoral side</w:t>
      </w:r>
      <w:r w:rsidR="006E62C5">
        <w:t xml:space="preserve"> of human nature. The Misfit</w:t>
      </w:r>
      <w:r w:rsidR="008A0974">
        <w:t xml:space="preserve"> is the one that is the </w:t>
      </w:r>
      <w:r w:rsidR="008A0974">
        <w:lastRenderedPageBreak/>
        <w:t xml:space="preserve">corrupt soul and is overtly proclaims that but the grandmother is the one that is very common in the modern era. We all just like her think of ourselves as having the high morals and we think that the other people lack these morals however the fact is not the same. In fact, the moment someone starts thinking of </w:t>
      </w:r>
      <w:r w:rsidR="00067358">
        <w:t>themselves</w:t>
      </w:r>
      <w:r w:rsidR="008A0974">
        <w:t xml:space="preserve"> as higher in morals than others, the very moment they start corr</w:t>
      </w:r>
      <w:r w:rsidR="00067358">
        <w:t>upting their own self, and soul</w:t>
      </w:r>
      <w:r w:rsidR="00067358">
        <w:fldChar w:fldCharType="begin"/>
      </w:r>
      <w:r w:rsidR="00067358">
        <w:instrText xml:space="preserve"> ADDIN ZOTERO_ITEM CSL_CITATION {"citationID":"ixsNqUtG","properties":{"formattedCitation":"({\\i{}A Good Man Is Hard to Find})","plainCitation":"(A Good Man Is Hard to Find)","noteIndex":0},"citationItems":[{"id":130,"uris":["http://zotero.org/users/local/CyMh1xNF/items/NEEKQVSI"],"uri":["http://zotero.org/users/local/CyMh1xNF/items/NEEKQVSI"],"itemData":{"id":130,"type":"webpage","title":"A Good Man Is Hard to Find","URL":"https://www.cliffsnotes.com/literature/o/oconnors-short-stories/summary-and-analysis/a-good-man-is-hard-to-find","accessed":{"date-parts":[["2019",5,19]]}}}],"schema":"https://github.com/citation-style-language/schema/raw/master/csl-citation.json"} </w:instrText>
      </w:r>
      <w:r w:rsidR="00067358">
        <w:fldChar w:fldCharType="separate"/>
      </w:r>
      <w:r w:rsidR="00067358" w:rsidRPr="00067358">
        <w:rPr>
          <w:rFonts w:ascii="Times New Roman" w:hAnsi="Times New Roman" w:cs="Times New Roman"/>
        </w:rPr>
        <w:t>(</w:t>
      </w:r>
      <w:r w:rsidR="00067358" w:rsidRPr="00067358">
        <w:rPr>
          <w:rFonts w:ascii="Times New Roman" w:hAnsi="Times New Roman" w:cs="Times New Roman"/>
          <w:i/>
          <w:iCs/>
        </w:rPr>
        <w:t>A Good Man Is Hard to Find</w:t>
      </w:r>
      <w:r w:rsidR="00067358" w:rsidRPr="00067358">
        <w:rPr>
          <w:rFonts w:ascii="Times New Roman" w:hAnsi="Times New Roman" w:cs="Times New Roman"/>
        </w:rPr>
        <w:t>)</w:t>
      </w:r>
      <w:r w:rsidR="00067358">
        <w:fldChar w:fldCharType="end"/>
      </w:r>
      <w:r w:rsidR="00067358">
        <w:t>.</w:t>
      </w:r>
      <w:r w:rsidR="008A0974">
        <w:t xml:space="preserve"> The grandmother is the same. </w:t>
      </w:r>
      <w:r w:rsidR="00067358">
        <w:t>She</w:t>
      </w:r>
      <w:r w:rsidR="008A0974">
        <w:t xml:space="preserve"> thinks of herself as higher than others in social status and morals, but in fact, she is deceptive, unsympathetic and pretentious. She pretends to be the real lady, which she is not in reality</w:t>
      </w:r>
      <w:r w:rsidR="006E62C5">
        <w:t xml:space="preserve"> </w:t>
      </w:r>
      <w:r w:rsidR="006E62C5">
        <w:fldChar w:fldCharType="begin"/>
      </w:r>
      <w:r w:rsidR="006E62C5">
        <w:instrText xml:space="preserve"> ADDIN ZOTERO_ITEM CSL_CITATION {"citationID":"yICceqXC","properties":{"formattedCitation":"(journals)","plainCitation":"(journals)","noteIndex":0},"citationItems":[{"id":126,"uris":["http://zotero.org/users/local/CyMh1xNF/items/46RZV84L"],"uri":["http://zotero.org/users/local/CyMh1xNF/items/46RZV84L"],"itemData":{"id":126,"type":"webpage","title":"This Family Should Have Taken the Train","container-title":"ThoughtCo","abstract":"Take a closer look at the meaning of Flannery O&amp;#39;Connor&amp;#39;s famous short story &amp;#34;A Good Man Is Hard to Find.&amp;#34;","URL":"https://www.thoughtco.com/good-man-hard-to-find-analysis-2990453","language":"en","author":[{"family":"journals","given":"Catherine Sustana Catherine Sustana is a fiction writer who taught English at Hawaii Pacific University She","dropping-particle":"has several short stories published in literary"}],"accessed":{"date-parts":[["2019",5,19]]}}}],"schema":"https://github.com/citation-style-language/schema/raw/master/csl-citation.json"} </w:instrText>
      </w:r>
      <w:r w:rsidR="006E62C5">
        <w:fldChar w:fldCharType="separate"/>
      </w:r>
      <w:r w:rsidR="006E62C5" w:rsidRPr="006E62C5">
        <w:rPr>
          <w:rFonts w:ascii="Times New Roman" w:hAnsi="Times New Roman" w:cs="Times New Roman"/>
        </w:rPr>
        <w:t>(journals)</w:t>
      </w:r>
      <w:r w:rsidR="006E62C5">
        <w:fldChar w:fldCharType="end"/>
      </w:r>
      <w:r w:rsidR="006E62C5">
        <w:t xml:space="preserve">. </w:t>
      </w:r>
      <w:r w:rsidR="008A0974">
        <w:t>The morals of her and her actions are contradictory. The only character that can be said to be good in the sense that his actions and the words are not contradictory is The Misfit. He overtly says that he I not the pious or the virtuous one, and his actions prove the same. The story is supposed to give an opportunity to every one of us to look into the flaws of ourselves that we often overlook. Pretentions is the other main theme that the s</w:t>
      </w:r>
      <w:r w:rsidR="006E62C5">
        <w:t>tory outlines. In the title, the good man refers to the one that is not pretentious and sticks by what he says and thinks. The contrast of one's thinking and the actions corrupt their souls, and thus takes the privilege of being labels as the good man, that we literally lack in the modern world of today.</w:t>
      </w:r>
    </w:p>
    <w:p w:rsidR="004E734D" w:rsidRDefault="004E734D" w:rsidP="004E734D"/>
    <w:p w:rsidR="00E614DD" w:rsidRDefault="00C75200"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067358" w:rsidRPr="00067358" w:rsidRDefault="00B8563D" w:rsidP="0006735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67358">
        <w:rPr>
          <w:rFonts w:ascii="Times New Roman" w:hAnsi="Times New Roman" w:cs="Times New Roman"/>
          <w:i/>
          <w:iCs/>
        </w:rPr>
        <w:t>A Good Man Is Hard to Find</w:t>
      </w:r>
      <w:r w:rsidRPr="00067358">
        <w:rPr>
          <w:rFonts w:ascii="Times New Roman" w:hAnsi="Times New Roman" w:cs="Times New Roman"/>
        </w:rPr>
        <w:t>. https://www.cliffsnotes.com/literature/o/oconnors-short-stories/summary-and-analysis/a-good-man-is-hard-to-find. Accessed 19 May 2019.</w:t>
      </w:r>
    </w:p>
    <w:p w:rsidR="00067358" w:rsidRPr="00067358" w:rsidRDefault="00B8563D" w:rsidP="00067358">
      <w:pPr>
        <w:pStyle w:val="Bibliography"/>
        <w:rPr>
          <w:rFonts w:ascii="Times New Roman" w:hAnsi="Times New Roman" w:cs="Times New Roman"/>
        </w:rPr>
      </w:pPr>
      <w:r w:rsidRPr="00067358">
        <w:rPr>
          <w:rFonts w:ascii="Times New Roman" w:hAnsi="Times New Roman" w:cs="Times New Roman"/>
          <w:i/>
          <w:iCs/>
        </w:rPr>
        <w:t>A Good Man Is Hard to Find: Critical Text Analysis and Summary - 1106 Words | Critical Writing Example</w:t>
      </w:r>
      <w:r w:rsidRPr="00067358">
        <w:rPr>
          <w:rFonts w:ascii="Times New Roman" w:hAnsi="Times New Roman" w:cs="Times New Roman"/>
        </w:rPr>
        <w:t>. https://ivypanda.com/essays/a-good-man-is-hard-to-find-critical-text-analysis-and-summary/. Accessed 19 May 2019.</w:t>
      </w:r>
    </w:p>
    <w:p w:rsidR="00067358" w:rsidRPr="00067358" w:rsidRDefault="00B8563D" w:rsidP="00067358">
      <w:pPr>
        <w:pStyle w:val="Bibliography"/>
        <w:rPr>
          <w:rFonts w:ascii="Times New Roman" w:hAnsi="Times New Roman" w:cs="Times New Roman"/>
        </w:rPr>
      </w:pPr>
      <w:r w:rsidRPr="00067358">
        <w:rPr>
          <w:rFonts w:ascii="Times New Roman" w:hAnsi="Times New Roman" w:cs="Times New Roman"/>
        </w:rPr>
        <w:t xml:space="preserve">“An Analysis Of A Good Man Is Hard To Find English Literature Essay.” </w:t>
      </w:r>
      <w:r w:rsidRPr="00067358">
        <w:rPr>
          <w:rFonts w:ascii="Times New Roman" w:hAnsi="Times New Roman" w:cs="Times New Roman"/>
          <w:i/>
          <w:iCs/>
        </w:rPr>
        <w:t>UKEssays.Com</w:t>
      </w:r>
      <w:r w:rsidRPr="00067358">
        <w:rPr>
          <w:rFonts w:ascii="Times New Roman" w:hAnsi="Times New Roman" w:cs="Times New Roman"/>
        </w:rPr>
        <w:t>, https://www.ukessays.com/essays/english-literature/an-analysis-of-a-good-man-is-hard-to-find-english-literature-essay.php. Accessed 19 May 2019.</w:t>
      </w:r>
    </w:p>
    <w:p w:rsidR="00067358" w:rsidRPr="00067358" w:rsidRDefault="00B8563D" w:rsidP="00067358">
      <w:pPr>
        <w:pStyle w:val="Bibliography"/>
        <w:rPr>
          <w:rFonts w:ascii="Times New Roman" w:hAnsi="Times New Roman" w:cs="Times New Roman"/>
        </w:rPr>
      </w:pPr>
      <w:r w:rsidRPr="00067358">
        <w:rPr>
          <w:rFonts w:ascii="Times New Roman" w:hAnsi="Times New Roman" w:cs="Times New Roman"/>
        </w:rPr>
        <w:t xml:space="preserve">journals, Catherine Sustana Catherine Sustana is a fiction writer who taught English at Hawaii Pacific University She has several short stories published in literary. “This Family Should Have Taken the Train.” </w:t>
      </w:r>
      <w:r w:rsidRPr="00067358">
        <w:rPr>
          <w:rFonts w:ascii="Times New Roman" w:hAnsi="Times New Roman" w:cs="Times New Roman"/>
          <w:i/>
          <w:iCs/>
        </w:rPr>
        <w:t>ThoughtCo</w:t>
      </w:r>
      <w:r w:rsidRPr="00067358">
        <w:rPr>
          <w:rFonts w:ascii="Times New Roman" w:hAnsi="Times New Roman" w:cs="Times New Roman"/>
        </w:rPr>
        <w:t>, https://www.thoughtco.com/good-man-hard-to-find-analysis-2990453. Accessed 19 May 2019.</w:t>
      </w:r>
    </w:p>
    <w:p w:rsidR="00067358" w:rsidRPr="00067358" w:rsidRDefault="00B8563D" w:rsidP="00067358">
      <w:pPr>
        <w:pStyle w:val="Bibliography"/>
        <w:rPr>
          <w:rFonts w:ascii="Times New Roman" w:hAnsi="Times New Roman" w:cs="Times New Roman"/>
        </w:rPr>
      </w:pPr>
      <w:r w:rsidRPr="00067358">
        <w:rPr>
          <w:rFonts w:ascii="Times New Roman" w:hAnsi="Times New Roman" w:cs="Times New Roman"/>
        </w:rPr>
        <w:t xml:space="preserve">“LitCharts.” </w:t>
      </w:r>
      <w:r w:rsidRPr="00067358">
        <w:rPr>
          <w:rFonts w:ascii="Times New Roman" w:hAnsi="Times New Roman" w:cs="Times New Roman"/>
          <w:i/>
          <w:iCs/>
        </w:rPr>
        <w:t>LitCharts</w:t>
      </w:r>
      <w:r w:rsidRPr="00067358">
        <w:rPr>
          <w:rFonts w:ascii="Times New Roman" w:hAnsi="Times New Roman" w:cs="Times New Roman"/>
        </w:rPr>
        <w:t>, https://www.litcharts.com/lit/a-good-man-is-hard-to-find/summary-and-analysis. Accessed 19 May 2019.</w:t>
      </w:r>
    </w:p>
    <w:p w:rsidR="00E614DD" w:rsidRDefault="00B8563D" w:rsidP="00067358">
      <w:pPr>
        <w:pStyle w:val="Bibliography"/>
      </w:pPr>
      <w:r>
        <w:fldChar w:fldCharType="end"/>
      </w:r>
    </w:p>
    <w:sectPr w:rsidR="00E614DD">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D8DC09D8">
      <w:start w:val="1"/>
      <w:numFmt w:val="lowerLetter"/>
      <w:pStyle w:val="TableNote"/>
      <w:suff w:val="space"/>
      <w:lvlText w:val="%1."/>
      <w:lvlJc w:val="left"/>
      <w:pPr>
        <w:ind w:left="0" w:firstLine="720"/>
      </w:pPr>
      <w:rPr>
        <w:rFonts w:hint="default"/>
      </w:rPr>
    </w:lvl>
    <w:lvl w:ilvl="1" w:tplc="FA0E919C" w:tentative="1">
      <w:start w:val="1"/>
      <w:numFmt w:val="lowerLetter"/>
      <w:lvlText w:val="%2."/>
      <w:lvlJc w:val="left"/>
      <w:pPr>
        <w:ind w:left="2160" w:hanging="360"/>
      </w:pPr>
    </w:lvl>
    <w:lvl w:ilvl="2" w:tplc="8874563A" w:tentative="1">
      <w:start w:val="1"/>
      <w:numFmt w:val="lowerRoman"/>
      <w:lvlText w:val="%3."/>
      <w:lvlJc w:val="right"/>
      <w:pPr>
        <w:ind w:left="2880" w:hanging="180"/>
      </w:pPr>
    </w:lvl>
    <w:lvl w:ilvl="3" w:tplc="47FAD02C" w:tentative="1">
      <w:start w:val="1"/>
      <w:numFmt w:val="decimal"/>
      <w:lvlText w:val="%4."/>
      <w:lvlJc w:val="left"/>
      <w:pPr>
        <w:ind w:left="3600" w:hanging="360"/>
      </w:pPr>
    </w:lvl>
    <w:lvl w:ilvl="4" w:tplc="B00C5644" w:tentative="1">
      <w:start w:val="1"/>
      <w:numFmt w:val="lowerLetter"/>
      <w:lvlText w:val="%5."/>
      <w:lvlJc w:val="left"/>
      <w:pPr>
        <w:ind w:left="4320" w:hanging="360"/>
      </w:pPr>
    </w:lvl>
    <w:lvl w:ilvl="5" w:tplc="C76299C8" w:tentative="1">
      <w:start w:val="1"/>
      <w:numFmt w:val="lowerRoman"/>
      <w:lvlText w:val="%6."/>
      <w:lvlJc w:val="right"/>
      <w:pPr>
        <w:ind w:left="5040" w:hanging="180"/>
      </w:pPr>
    </w:lvl>
    <w:lvl w:ilvl="6" w:tplc="232CBB20" w:tentative="1">
      <w:start w:val="1"/>
      <w:numFmt w:val="decimal"/>
      <w:lvlText w:val="%7."/>
      <w:lvlJc w:val="left"/>
      <w:pPr>
        <w:ind w:left="5760" w:hanging="360"/>
      </w:pPr>
    </w:lvl>
    <w:lvl w:ilvl="7" w:tplc="2F5A1BAC" w:tentative="1">
      <w:start w:val="1"/>
      <w:numFmt w:val="lowerLetter"/>
      <w:lvlText w:val="%8."/>
      <w:lvlJc w:val="left"/>
      <w:pPr>
        <w:ind w:left="6480" w:hanging="360"/>
      </w:pPr>
    </w:lvl>
    <w:lvl w:ilvl="8" w:tplc="0CFEBF3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67358"/>
    <w:rsid w:val="000B78C8"/>
    <w:rsid w:val="001463B2"/>
    <w:rsid w:val="001F62C0"/>
    <w:rsid w:val="00245E02"/>
    <w:rsid w:val="002D1A2B"/>
    <w:rsid w:val="00353B66"/>
    <w:rsid w:val="00432BBA"/>
    <w:rsid w:val="00456604"/>
    <w:rsid w:val="004676B1"/>
    <w:rsid w:val="004A2675"/>
    <w:rsid w:val="004E734D"/>
    <w:rsid w:val="004F7139"/>
    <w:rsid w:val="0057093C"/>
    <w:rsid w:val="00581EE2"/>
    <w:rsid w:val="00691EC1"/>
    <w:rsid w:val="00694EB7"/>
    <w:rsid w:val="006A20C8"/>
    <w:rsid w:val="006B2AFE"/>
    <w:rsid w:val="006E62C5"/>
    <w:rsid w:val="007A0BCF"/>
    <w:rsid w:val="007C53FB"/>
    <w:rsid w:val="00821F3B"/>
    <w:rsid w:val="008A0974"/>
    <w:rsid w:val="008B7D18"/>
    <w:rsid w:val="008F1F97"/>
    <w:rsid w:val="008F4052"/>
    <w:rsid w:val="009D4EB3"/>
    <w:rsid w:val="00A3178E"/>
    <w:rsid w:val="00B13D1B"/>
    <w:rsid w:val="00B818DF"/>
    <w:rsid w:val="00B8563D"/>
    <w:rsid w:val="00BA0398"/>
    <w:rsid w:val="00C75200"/>
    <w:rsid w:val="00D0376C"/>
    <w:rsid w:val="00D52117"/>
    <w:rsid w:val="00D91D34"/>
    <w:rsid w:val="00DB0D39"/>
    <w:rsid w:val="00E14005"/>
    <w:rsid w:val="00E614DD"/>
    <w:rsid w:val="00E627B4"/>
    <w:rsid w:val="00EF0B0F"/>
    <w:rsid w:val="00F02E3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4063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4063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4063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40634">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840634">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560B1"/>
    <w:rsid w:val="00840634"/>
    <w:rsid w:val="00C553A4"/>
    <w:rsid w:val="00D25F0C"/>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24</Words>
  <Characters>1097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9T10:55:00Z</dcterms:created>
  <dcterms:modified xsi:type="dcterms:W3CDTF">2019-05-1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1HCQ9pZ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